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bookmarkStart w:id="0" w:name="_Hlk508902039"/>
      <w:bookmarkEnd w:id="0"/>
      <w:r w:rsidRPr="00E83EFD">
        <w:rPr>
          <w:sz w:val="28"/>
          <w:szCs w:val="28"/>
        </w:rPr>
        <w:t xml:space="preserve">Title: </w:t>
      </w:r>
      <w:r>
        <w:rPr>
          <w:sz w:val="28"/>
          <w:szCs w:val="28"/>
        </w:rPr>
        <w:t xml:space="preserve">SVM buried versus exposed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E83EFD" w:rsidRDefault="00E83EFD" w:rsidP="00FE2257">
      <w:pPr>
        <w:pStyle w:val="Nagwek2"/>
      </w:pPr>
    </w:p>
    <w:p w:rsidR="00430CC1" w:rsidRDefault="00430CC1" w:rsidP="00430CC1">
      <w:pPr>
        <w:pStyle w:val="Nagwek2"/>
      </w:pPr>
      <w:r>
        <w:t>Abstract</w:t>
      </w:r>
    </w:p>
    <w:p w:rsidR="003E67B1" w:rsidRPr="00430CC1" w:rsidRDefault="00C22C72" w:rsidP="00430CC1">
      <w:r>
        <w:tab/>
        <w:t xml:space="preserve">Prediction of </w:t>
      </w:r>
      <w:r w:rsidR="00BC09A1">
        <w:t xml:space="preserve">exposure status of residues in </w:t>
      </w:r>
      <w:r>
        <w:t>Trans membrane beta barrel</w:t>
      </w:r>
      <w:r w:rsidR="003E67B1">
        <w:t xml:space="preserve"> </w:t>
      </w:r>
      <w:r w:rsidR="00E32901">
        <w:t xml:space="preserve">is a difficult task. There are only very limited number of TMBB which structures were experimentally resolved and therefore the training possibilities are limited by tiny databases available. </w:t>
      </w:r>
      <w:r w:rsidR="003E67B1">
        <w:t xml:space="preserve">Here I present </w:t>
      </w:r>
      <w:r w:rsidR="00DA6FC9">
        <w:t xml:space="preserve">3 </w:t>
      </w:r>
      <w:r w:rsidR="003E67B1">
        <w:t>exposure status predictor</w:t>
      </w:r>
      <w:r w:rsidR="00DA6FC9">
        <w:t>s</w:t>
      </w:r>
      <w:r w:rsidR="003E67B1">
        <w:t xml:space="preserve"> based on </w:t>
      </w:r>
      <w:r w:rsidR="00DA6FC9">
        <w:t xml:space="preserve">3 different </w:t>
      </w:r>
      <w:r w:rsidR="0063685C">
        <w:t>techniques</w:t>
      </w:r>
      <w:r w:rsidR="00DA6FC9">
        <w:t xml:space="preserve">: </w:t>
      </w:r>
      <w:r w:rsidR="0063685C">
        <w:t>s</w:t>
      </w:r>
      <w:r w:rsidR="003E67B1" w:rsidRPr="003E67B1">
        <w:t xml:space="preserve">upport </w:t>
      </w:r>
      <w:r w:rsidR="0063685C">
        <w:t>v</w:t>
      </w:r>
      <w:r w:rsidR="003E67B1" w:rsidRPr="003E67B1">
        <w:t>ector</w:t>
      </w:r>
      <w:r w:rsidR="0063685C">
        <w:t>,</w:t>
      </w:r>
      <w:r w:rsidR="003E67B1" w:rsidRPr="003E67B1">
        <w:t xml:space="preserve"> </w:t>
      </w:r>
      <w:r w:rsidR="0063685C">
        <w:t>r</w:t>
      </w:r>
      <w:r w:rsidR="00DA6FC9">
        <w:t>andom forest and decision tree classifier</w:t>
      </w:r>
      <w:r w:rsidR="0063685C">
        <w:t>. S</w:t>
      </w:r>
      <w:r w:rsidR="0063685C" w:rsidRPr="003E67B1">
        <w:t xml:space="preserve">upport </w:t>
      </w:r>
      <w:r w:rsidR="0063685C">
        <w:t>v</w:t>
      </w:r>
      <w:r w:rsidR="0063685C" w:rsidRPr="003E67B1">
        <w:t>ector</w:t>
      </w:r>
      <w:r w:rsidR="0063685C">
        <w:t xml:space="preserve"> classifier was optimized and further improved by extraction of evolutionary information using PSI-BLAST. The prediction accuracy of this predictor is 74.37% checked on dataset with 3-fold cross validation, which is comparable to </w:t>
      </w:r>
      <w:r w:rsidR="0063685C">
        <w:t xml:space="preserve">78,35% </w:t>
      </w:r>
      <w:r w:rsidR="0063685C">
        <w:t>for best SVC approaches found in literature. Also the predictor is not falling too far behind when compared to best available exposure status predictor for beta barrels which is HMM based TMBHMM which accuracy is 83%.</w:t>
      </w:r>
    </w:p>
    <w:p w:rsidR="00FE2257" w:rsidRPr="00FE2257" w:rsidRDefault="00FE2257" w:rsidP="00FE2257">
      <w:pPr>
        <w:pStyle w:val="Nagwek2"/>
      </w:pPr>
      <w:r>
        <w:t>Introduction</w:t>
      </w:r>
    </w:p>
    <w:p w:rsidR="00FE2257" w:rsidRDefault="008850FE" w:rsidP="00FE2257">
      <w:pPr>
        <w:spacing w:line="276" w:lineRule="auto"/>
        <w:ind w:firstLine="720"/>
        <w:jc w:val="both"/>
      </w:pPr>
      <w:r w:rsidRPr="00FE2257">
        <w:t xml:space="preserve">Support vector machine (SVM) is a supervised machine learning technique which means that data for training is supplied with correct classification. It is non-parametric so there is no assumption on how the data is distributed. The algorithm is trying to find the hyperplane to 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The number of classes is defined by 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 easily accessible ways to us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function </w:t>
      </w:r>
      <w:r w:rsidR="004E3F1D" w:rsidRPr="00FE2257">
        <w:t>used for</w:t>
      </w:r>
      <w:r w:rsidR="00234F62" w:rsidRPr="00FE2257">
        <w:t xml:space="preserve"> separating hyperplane </w:t>
      </w:r>
      <w:r w:rsidR="004E3F1D" w:rsidRPr="00FE2257">
        <w:t>determination</w:t>
      </w:r>
      <w:r w:rsidR="00C5599B" w:rsidRPr="00FE2257">
        <w:t>.</w:t>
      </w:r>
      <w:r w:rsidR="004B7561" w:rsidRPr="00FE2257">
        <w:t xml:space="preserve"> Different kernels might give the best results 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Assessing the accuracy of the model is important for getting an estimate of its capabilities and also for 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training set on which algorithm is trained and test set which is only used for </w:t>
      </w:r>
      <w:r w:rsidR="009177A6" w:rsidRPr="00FE2257">
        <w:t xml:space="preserve">testing the performance of the model. This approach allow for generalization the </w:t>
      </w:r>
      <w:r w:rsidR="00BA0033">
        <w:t>accuracy</w:t>
      </w:r>
      <w:r w:rsidR="009177A6" w:rsidRPr="00FE2257">
        <w:t xml:space="preserve"> of the model, as test set is simulating real proble</w:t>
      </w:r>
      <w:r w:rsidR="00562415">
        <w:t>m</w:t>
      </w:r>
      <w:r w:rsidR="009177A6" w:rsidRPr="00FE2257">
        <w:t>(need citation)</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neighbour residues inside in this </w:t>
      </w:r>
      <w:r w:rsidR="00914079">
        <w:rPr>
          <w:rFonts w:cstheme="minorHAnsi"/>
        </w:rPr>
        <w:t xml:space="preserve">β-sheet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 and r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tab/>
        <w:t xml:space="preserve">There are several different approaches for prediction the exposure status of Trans-membrane </w:t>
      </w:r>
      <w:r>
        <w:rPr>
          <w:rFonts w:cstheme="minorHAnsi"/>
        </w:rPr>
        <w:t>β</w:t>
      </w:r>
      <w:r>
        <w:t xml:space="preserve"> barrel residues.</w:t>
      </w:r>
      <w:r w:rsidR="00381806">
        <w:t xml:space="preserve"> </w:t>
      </w:r>
      <w:r w:rsidR="006B682C">
        <w:t xml:space="preserve">As far as SVM is concerned the best performance in exposure status found in literature is </w:t>
      </w:r>
      <w:r w:rsidR="006B682C" w:rsidRPr="006B682C">
        <w:t xml:space="preserve">77.91% </w:t>
      </w:r>
      <w:r w:rsidR="006B682C">
        <w:t>fo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After further calculation based on data provided in the article, total prediction accuracy 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 xml:space="preserve">(Singh </w:t>
      </w:r>
      <w:r w:rsidR="00CC7917" w:rsidRPr="00CC7917">
        <w:rPr>
          <w:noProof/>
        </w:rPr>
        <w:lastRenderedPageBreak/>
        <w:t>et al., 2011)</w:t>
      </w:r>
      <w:r w:rsidR="00CC7917">
        <w:fldChar w:fldCharType="end"/>
      </w:r>
      <w:r w:rsidR="00CC7917">
        <w:t>, the best available one is hidden markov model. TMBHMM which is such HMM exposure status predictor achieved prediction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DA083C">
      <w:r>
        <w:t xml:space="preserve">In order to add evolutionary information </w:t>
      </w:r>
      <w:r w:rsidR="00926107">
        <w:t>which might improve the accuracy model, PSI-BLAST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E70FA1">
      <w:pPr>
        <w:pStyle w:val="Akapitzlist"/>
        <w:numPr>
          <w:ilvl w:val="0"/>
          <w:numId w:val="5"/>
        </w:numPr>
      </w:pPr>
      <w:r>
        <w:t xml:space="preserve">Extracting features from </w:t>
      </w:r>
      <w:r w:rsidR="00FE73C5">
        <w:t xml:space="preserve">the </w:t>
      </w:r>
      <w:r>
        <w:t>dataset</w:t>
      </w:r>
    </w:p>
    <w:p w:rsidR="00E70FA1" w:rsidRDefault="00FE73C5" w:rsidP="00E70FA1">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9594B">
      <w:pPr>
        <w:pStyle w:val="Akapitzlist"/>
        <w:numPr>
          <w:ilvl w:val="0"/>
          <w:numId w:val="5"/>
        </w:numPr>
      </w:pPr>
      <w:r>
        <w:t xml:space="preserve">Creating sliding window </w:t>
      </w:r>
      <w:r w:rsidR="00CC539E">
        <w:t>and corresponding states</w:t>
      </w:r>
      <w:r>
        <w:t xml:space="preserve">. </w:t>
      </w:r>
    </w:p>
    <w:p w:rsidR="00A9594B" w:rsidRPr="00CC539E" w:rsidRDefault="00A9594B" w:rsidP="00A9594B">
      <w:pPr>
        <w:rPr>
          <w:rFonts w:eastAsiaTheme="minorEastAsia"/>
        </w:rPr>
      </w:pPr>
      <w:r>
        <w:t xml:space="preserve">In order to obtain input format </w:t>
      </w:r>
      <w:r w:rsidR="00E22FF3">
        <w:t xml:space="preserve">accepted by SVM, array for each window wer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9594B">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D2649F">
      <w:r>
        <w:t xml:space="preserve">In order to </w:t>
      </w:r>
      <w:r w:rsidR="00DE22D8">
        <w:t xml:space="preserve">obtain the generalized accuracy of the model, 3-fold cross validation was performed using cross_val_score function from sklearn library. 3-fold was chosen since it takes significantly less time  to run compared to often used 10 fold cross validation. The parameters were tweaked one by one for window lengths between 3 and </w:t>
      </w:r>
      <w:r w:rsidR="006E122E">
        <w:t>2</w:t>
      </w:r>
      <w:r w:rsidR="00DE22D8">
        <w:t xml:space="preserve">1. All possible kernels for SVC(linear, polynomial, rbf and sigmoid) and also LinearSVC were tested. Cache_size parameter was set to 3000 to speed up the process. </w:t>
      </w:r>
      <w:r w:rsidR="00DE22D8">
        <w:lastRenderedPageBreak/>
        <w:t>Finaly, the results for two other methods – random forest classifier and simple decision tree were generated for same range of window length.</w:t>
      </w:r>
      <w:r w:rsidR="00064F5F">
        <w:t xml:space="preserve"> Model was generated for best scoring SVC parameters using pickle and stored in results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r w:rsidR="00F913B1">
        <w:fldChar w:fldCharType="begin"/>
      </w:r>
      <w:r w:rsidR="00F913B1">
        <w:instrText xml:space="preserve"> SEQ Figure \* ARABIC </w:instrText>
      </w:r>
      <w:r w:rsidR="00F913B1">
        <w:fldChar w:fldCharType="separate"/>
      </w:r>
      <w:r w:rsidR="00A12F04">
        <w:rPr>
          <w:noProof/>
        </w:rPr>
        <w:t>1</w:t>
      </w:r>
      <w:r w:rsidR="00F913B1">
        <w:rPr>
          <w:noProof/>
        </w:rPr>
        <w:fldChar w:fldCharType="end"/>
      </w:r>
      <w:r>
        <w:t xml:space="preserve"> Accuracy of SVC for different kernel types and window lengths</w:t>
      </w:r>
    </w:p>
    <w:p w:rsidR="00FC7D24" w:rsidRDefault="005F1E79" w:rsidP="00FC7D24">
      <w:pPr>
        <w:jc w:val="both"/>
        <w:rPr>
          <w:noProof/>
        </w:rPr>
      </w:pPr>
      <w:r>
        <w:rPr>
          <w:noProof/>
        </w:rPr>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Polynomial kernel characterized by degree = 4 and 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obeserved for winowlength of 17 and it was 74.31%.</w:t>
      </w:r>
      <w:r w:rsidR="00C87D23">
        <w:rPr>
          <w:noProof/>
        </w:rPr>
        <w:t xml:space="preserve"> Rbf kernel marked on the figure with dark blue color </w:t>
      </w:r>
      <w:r w:rsidR="003E7289">
        <w:rPr>
          <w:noProof/>
        </w:rPr>
        <w:t>had</w:t>
      </w:r>
      <w:r w:rsidR="00C87D23">
        <w:rPr>
          <w:noProof/>
        </w:rPr>
        <w:t xml:space="preserve"> significantly lover accuracy with highest value being 72.83% for window </w:t>
      </w:r>
      <w:r w:rsidR="00C87D23">
        <w:rPr>
          <w:noProof/>
        </w:rPr>
        <w:lastRenderedPageBreak/>
        <w:t xml:space="preserve">length of 15. </w:t>
      </w:r>
      <w:r w:rsidR="003E7289">
        <w:rPr>
          <w:noProof/>
        </w:rPr>
        <w:t xml:space="preserve">In case of </w:t>
      </w:r>
      <w:r w:rsidR="007566AB">
        <w:rPr>
          <w:noProof/>
        </w:rPr>
        <w:t xml:space="preserve">sigmoid kernel </w:t>
      </w:r>
      <w:r w:rsidR="00FC7D24">
        <w:rPr>
          <w:noProof/>
        </w:rPr>
        <w:t>marked with yellow color, not all accuracy values were presented on the figure in the intrest of focusing on the more relevant results. In this case,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decreased scores.</w:t>
      </w:r>
      <w:r w:rsidR="008053CC">
        <w:rPr>
          <w:noProof/>
        </w:rPr>
        <w:t xml:space="preserve"> </w:t>
      </w:r>
      <w:r w:rsidR="008053CC" w:rsidRPr="008053CC">
        <w:rPr>
          <w:noProof/>
        </w:rPr>
        <w:t>class_weight</w:t>
      </w:r>
      <w:r w:rsidR="008053CC">
        <w:rPr>
          <w:noProof/>
        </w:rPr>
        <w:t xml:space="preserve"> parameter wasn’t changed since the dataset provided is rather balanced</w:t>
      </w:r>
      <w:r w:rsidR="00B2437F">
        <w:rPr>
          <w:noProof/>
        </w:rPr>
        <w:t xml:space="preserve"> </w:t>
      </w:r>
      <w:r w:rsidR="008053CC">
        <w:rPr>
          <w:noProof/>
        </w:rPr>
        <w:t>(</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r w:rsidR="00F913B1">
        <w:fldChar w:fldCharType="begin"/>
      </w:r>
      <w:r w:rsidR="00F913B1">
        <w:instrText xml:space="preserve"> SEQ Figure \* ARABIC </w:instrText>
      </w:r>
      <w:r w:rsidR="00F913B1">
        <w:fldChar w:fldCharType="separate"/>
      </w:r>
      <w:r w:rsidR="00A12F04">
        <w:rPr>
          <w:noProof/>
        </w:rPr>
        <w:t>2</w:t>
      </w:r>
      <w:r w:rsidR="00F913B1">
        <w:rPr>
          <w:noProof/>
        </w:rPr>
        <w:fldChar w:fldCharType="end"/>
      </w:r>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 was added</w:t>
      </w:r>
      <w:r w:rsidRPr="000A4CC1">
        <w:rPr>
          <w:noProof/>
        </w:rPr>
        <w:t>.</w:t>
      </w:r>
      <w:r w:rsidR="00FC7D24" w:rsidRPr="000A4CC1">
        <w:rPr>
          <w:noProof/>
        </w:rPr>
        <w:t xml:space="preserve"> </w:t>
      </w:r>
      <w:r w:rsidR="00033AE6" w:rsidRPr="000A4CC1">
        <w:rPr>
          <w:noProof/>
        </w:rPr>
        <w:t>The difference between highest accuracies is more then 3% - 71.42% is highest for single sequence information(window length = 11) compared to 74.73% for highest accuracy when input was PSSM matrix.</w:t>
      </w:r>
      <w:r w:rsidR="00605E2F" w:rsidRPr="000A4CC1">
        <w:rPr>
          <w:noProof/>
        </w:rPr>
        <w:t xml:space="preserve"> It is worth noticing that changes of tolerance in case of single sequence input resulted in slight improvement compared to default settings while similar changes in case of PSSM input did not result in any accuracy changes. &lt;my teory – MSA already gives this sort of tolerance with different possible aa in one position&gt;</w:t>
      </w:r>
      <w:r w:rsidR="004061B5" w:rsidRPr="000A4CC1">
        <w:rPr>
          <w:noProof/>
        </w:rPr>
        <w:t>.</w:t>
      </w:r>
    </w:p>
    <w:p w:rsidR="00430CC1" w:rsidRDefault="00B55BA3" w:rsidP="000A4CC1">
      <w:pPr>
        <w:pStyle w:val="Legenda"/>
        <w:spacing w:line="276" w:lineRule="auto"/>
        <w:ind w:firstLine="720"/>
        <w:jc w:val="center"/>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5F205D" w:rsidRPr="000A4CC1">
        <w:rPr>
          <w:i w:val="0"/>
          <w:noProof/>
          <w:color w:val="auto"/>
          <w:sz w:val="22"/>
          <w:szCs w:val="22"/>
        </w:rPr>
        <w:t xml:space="preserve"> </w:t>
      </w:r>
      <w:r w:rsidR="00430CC1" w:rsidRPr="000A4CC1">
        <w:rPr>
          <w:i w:val="0"/>
          <w:noProof/>
          <w:color w:val="auto"/>
          <w:sz w:val="22"/>
          <w:szCs w:val="22"/>
        </w:rPr>
        <w:t>The highest accuracies for all window lenghts were achieved by random forest classifier, with higest accuracy 76.37% for window length equal 5. The results for SVC were already discussed above, as for other comparisons,</w:t>
      </w:r>
      <w:r w:rsidR="00430CC1" w:rsidRPr="000A4CC1">
        <w:rPr>
          <w:noProof/>
          <w:color w:val="auto"/>
        </w:rPr>
        <w:t xml:space="preserve"> </w:t>
      </w:r>
      <w:r w:rsidR="00430CC1">
        <w:rPr>
          <w:noProof/>
        </w:rPr>
        <w:lastRenderedPageBreak/>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r w:rsidR="00F913B1">
        <w:fldChar w:fldCharType="begin"/>
      </w:r>
      <w:r w:rsidR="00F913B1">
        <w:instrText xml:space="preserve"> SEQ Figure \* ARABIC </w:instrText>
      </w:r>
      <w:r w:rsidR="00F913B1">
        <w:fldChar w:fldCharType="separate"/>
      </w:r>
      <w:r w:rsidR="00A12F04">
        <w:rPr>
          <w:noProof/>
        </w:rPr>
        <w:t>3</w:t>
      </w:r>
      <w:r w:rsidR="00F913B1">
        <w:rPr>
          <w:noProof/>
        </w:rPr>
        <w:fldChar w:fldCharType="end"/>
      </w:r>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r w:rsidR="00F913B1">
        <w:fldChar w:fldCharType="begin"/>
      </w:r>
      <w:r w:rsidR="00F913B1">
        <w:instrText xml:space="preserve"> SEQ Table \* ARABIC </w:instrText>
      </w:r>
      <w:r w:rsidR="00F913B1">
        <w:fldChar w:fldCharType="separate"/>
      </w:r>
      <w:r>
        <w:rPr>
          <w:noProof/>
        </w:rPr>
        <w:t>1</w:t>
      </w:r>
      <w:r w:rsidR="00F913B1">
        <w:rPr>
          <w:noProof/>
        </w:rPr>
        <w:fldChar w:fldCharType="end"/>
      </w:r>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B55BA3">
      <w:r>
        <w:tab/>
        <w:t xml:space="preserve">Additional measurement were also performed for the model with optimal SVC parameters such as </w:t>
      </w:r>
      <w:r w:rsidR="00A12F04">
        <w:t>r</w:t>
      </w:r>
      <w:r>
        <w:t xml:space="preserve">eceiver operating characteristic(ROC) curve </w:t>
      </w:r>
      <w:r w:rsidR="00FD7F20">
        <w:t xml:space="preserve">and confusion matrix </w:t>
      </w:r>
      <w:r>
        <w:t>presented on figure 4</w:t>
      </w:r>
      <w:r w:rsidR="005E66EF">
        <w:t>.</w:t>
      </w:r>
      <w:r w:rsidR="00181E8C">
        <w:t xml:space="preserve"> </w:t>
      </w:r>
      <w:r w:rsidR="004130E3">
        <w:t>There is slight difference in percentag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high and cannot be attributed to bias towards exposed residues in training dataset since </w:t>
      </w:r>
      <w:r w:rsidR="00F25B0E">
        <w:t xml:space="preserve">none of classes were overrepresented. </w:t>
      </w:r>
    </w:p>
    <w:p w:rsidR="000A4CC1" w:rsidRDefault="00334119" w:rsidP="00FD7F20">
      <w:pPr>
        <w:keepNext/>
        <w:jc w:val="cente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Pole tekstowe 3" o:spid="_x0000_s1026"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" filled="f" stroked="f" strokeweight=".5pt">
                <v:textbox>
                  <w:txbxContent>
                    <w:p w:rsidR="00334119" w:rsidRPr="00334119" w:rsidRDefault="00334119">
                      <w:pPr>
                        <w:rPr>
                          <w:lang w:val="pl-PL"/>
                        </w:rPr>
                      </w:pPr>
                      <w:r>
                        <w:rPr>
                          <w:lang w:val="pl-PL"/>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rsidP="00334119">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7"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ud3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YEsM0&#10;SrQGJUgQP3yARpBx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" filled="f" stroked="f" strokeweight=".5pt">
                <v:textbox>
                  <w:txbxContent>
                    <w:p w:rsidR="00334119" w:rsidRPr="00334119" w:rsidRDefault="00334119" w:rsidP="00334119">
                      <w:pPr>
                        <w:rPr>
                          <w:lang w:val="pl-PL"/>
                        </w:rPr>
                      </w:pPr>
                      <w:r>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FD7F20">
        <w:rPr>
          <w:noProof/>
        </w:rPr>
        <w:drawing>
          <wp:inline distT="0" distB="0" distL="0" distR="0" wp14:anchorId="28C2334A">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r w:rsidR="00F913B1">
        <w:fldChar w:fldCharType="begin"/>
      </w:r>
      <w:r w:rsidR="00F913B1">
        <w:instrText xml:space="preserve"> SEQ Figure \* ARABIC </w:instrText>
      </w:r>
      <w:r w:rsidR="00F913B1">
        <w:fldChar w:fldCharType="separate"/>
      </w:r>
      <w:r w:rsidR="00A12F04">
        <w:rPr>
          <w:noProof/>
        </w:rPr>
        <w:t>4</w:t>
      </w:r>
      <w:r w:rsidR="00F913B1">
        <w:rPr>
          <w:noProof/>
        </w:rPr>
        <w:fldChar w:fldCharType="end"/>
      </w:r>
      <w:r w:rsidR="00334119">
        <w:rPr>
          <w:noProof/>
        </w:rPr>
        <w:t>a.</w:t>
      </w:r>
      <w:r>
        <w:t xml:space="preserve"> Receiver operating characteristic curve for</w:t>
      </w:r>
      <w:r w:rsidR="00334119">
        <w:t xml:space="preserve"> model with</w:t>
      </w:r>
      <w:r>
        <w:t xml:space="preserve"> optimal SVC parameters</w:t>
      </w:r>
      <w:r w:rsidR="00334119">
        <w:t>. 4b. Confusion matrix for the same model.</w:t>
      </w:r>
    </w:p>
    <w:p w:rsidR="003F7CE0" w:rsidRPr="00316D96" w:rsidRDefault="003F7CE0" w:rsidP="003F7CE0">
      <w:pPr>
        <w:pStyle w:val="Nagwek2"/>
      </w:pPr>
      <w:r>
        <w:t>Conclusions</w:t>
      </w:r>
    </w:p>
    <w:p w:rsidR="00325E1F" w:rsidRDefault="00FA35E5" w:rsidP="008A70D9">
      <w:r>
        <w:tab/>
        <w:t>To conclude, in this course exposure status predictor for transmembrane beta barrels using SVC was developed. Linear kernel gave us the best results, slightly higher then other ones.  Addition of evolutionary info in form of PSSM matrices obtained by PSI-BLAST significantly(3%) increased the prediction accuracy. The final optimized model was compared with models created using DTC and RFC. SVC is better then DTC but worse then RFC. When we compare the accuracy of predictions to accuracies for SVC approaches found in literature, the results were quite similar( a bit worse) and not that far from best exposure status predictor found in literature which is TMBHMM.</w:t>
      </w:r>
    </w:p>
    <w:p w:rsidR="00325E1F" w:rsidRDefault="00325E1F" w:rsidP="00325E1F">
      <w:r>
        <w:br w:type="page"/>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325E1F">
        <w:rPr>
          <w:rFonts w:ascii="Calibri" w:hAnsi="Calibri" w:cs="Calibri"/>
          <w:noProof/>
          <w:szCs w:val="24"/>
        </w:rPr>
        <w:t xml:space="preserve">Hayat, S., Park, Y., &amp; Helms, V. (2011). Statistical analysis and exposure status classification of transmembrane beta barrel residues. </w:t>
      </w:r>
      <w:r w:rsidRPr="00325E1F">
        <w:rPr>
          <w:rFonts w:ascii="Calibri" w:hAnsi="Calibri" w:cs="Calibri"/>
          <w:i/>
          <w:iCs/>
          <w:noProof/>
          <w:szCs w:val="24"/>
        </w:rPr>
        <w:t>Computational Biology and Chemistry</w:t>
      </w:r>
      <w:r w:rsidRPr="00325E1F">
        <w:rPr>
          <w:rFonts w:ascii="Calibri" w:hAnsi="Calibri" w:cs="Calibri"/>
          <w:noProof/>
          <w:szCs w:val="24"/>
        </w:rPr>
        <w:t xml:space="preserve">, </w:t>
      </w:r>
      <w:r w:rsidRPr="00325E1F">
        <w:rPr>
          <w:rFonts w:ascii="Calibri" w:hAnsi="Calibri" w:cs="Calibri"/>
          <w:i/>
          <w:iCs/>
          <w:noProof/>
          <w:szCs w:val="24"/>
        </w:rPr>
        <w:t>35</w:t>
      </w:r>
      <w:r w:rsidRPr="00325E1F">
        <w:rPr>
          <w:rFonts w:ascii="Calibri" w:hAnsi="Calibri" w:cs="Calibri"/>
          <w:noProof/>
          <w:szCs w:val="24"/>
        </w:rPr>
        <w:t>(2), 96–107. https://doi.org/10.1016/j.compbiolchem.2011.03.002</w:t>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szCs w:val="24"/>
        </w:rPr>
      </w:pPr>
      <w:r w:rsidRPr="00325E1F">
        <w:rPr>
          <w:rFonts w:ascii="Calibri" w:hAnsi="Calibri" w:cs="Calibri"/>
          <w:noProof/>
          <w:szCs w:val="24"/>
        </w:rPr>
        <w:t xml:space="preserve">Kohavi, R. (1995). A Study of Cross-Validation and Bootstrap for Accuracy Estimation and Model Selection. </w:t>
      </w:r>
      <w:r w:rsidRPr="00325E1F">
        <w:rPr>
          <w:rFonts w:ascii="Calibri" w:hAnsi="Calibri" w:cs="Calibri"/>
          <w:i/>
          <w:iCs/>
          <w:noProof/>
          <w:szCs w:val="24"/>
        </w:rPr>
        <w:t>Appears in the International Joint Conference on Articial Intelligence (IJCAI)</w:t>
      </w:r>
      <w:r w:rsidRPr="00325E1F">
        <w:rPr>
          <w:rFonts w:ascii="Calibri" w:hAnsi="Calibri" w:cs="Calibri"/>
          <w:noProof/>
          <w:szCs w:val="24"/>
        </w:rPr>
        <w:t>, 1–7. https://doi.org/10.1067/mod.2000.109031</w:t>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szCs w:val="24"/>
        </w:rPr>
      </w:pPr>
      <w:r w:rsidRPr="00325E1F">
        <w:rPr>
          <w:rFonts w:ascii="Calibri" w:hAnsi="Calibri" w:cs="Calibri"/>
          <w:noProof/>
          <w:szCs w:val="24"/>
        </w:rPr>
        <w:t xml:space="preserve">Mountrakis, G., Im, J., &amp; Ogole, C. (2011). Support vector machines in remote sensing: A review. </w:t>
      </w:r>
      <w:r w:rsidRPr="00325E1F">
        <w:rPr>
          <w:rFonts w:ascii="Calibri" w:hAnsi="Calibri" w:cs="Calibri"/>
          <w:i/>
          <w:iCs/>
          <w:noProof/>
          <w:szCs w:val="24"/>
        </w:rPr>
        <w:t>ISPRS Journal of Photogrammetry and Remote Sensing</w:t>
      </w:r>
      <w:r w:rsidRPr="00325E1F">
        <w:rPr>
          <w:rFonts w:ascii="Calibri" w:hAnsi="Calibri" w:cs="Calibri"/>
          <w:noProof/>
          <w:szCs w:val="24"/>
        </w:rPr>
        <w:t xml:space="preserve">, </w:t>
      </w:r>
      <w:r w:rsidRPr="00325E1F">
        <w:rPr>
          <w:rFonts w:ascii="Calibri" w:hAnsi="Calibri" w:cs="Calibri"/>
          <w:i/>
          <w:iCs/>
          <w:noProof/>
          <w:szCs w:val="24"/>
        </w:rPr>
        <w:t>66</w:t>
      </w:r>
      <w:r w:rsidRPr="00325E1F">
        <w:rPr>
          <w:rFonts w:ascii="Calibri" w:hAnsi="Calibri" w:cs="Calibri"/>
          <w:noProof/>
          <w:szCs w:val="24"/>
        </w:rPr>
        <w:t>(3), 247–259. https://doi.org/10.1016/j.isprsjprs.2010.11.001</w:t>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szCs w:val="24"/>
        </w:rPr>
      </w:pPr>
      <w:r w:rsidRPr="00325E1F">
        <w:rPr>
          <w:rFonts w:ascii="Calibri" w:hAnsi="Calibri" w:cs="Calibri"/>
          <w:noProof/>
          <w:szCs w:val="24"/>
        </w:rPr>
        <w:t xml:space="preserve">Singh, N. K., Goodman, A., Walter, P., Helms, V., &amp; Hayat, S. (2011). TMBHMM: A frequency profile based HMM for predicting the topology of transmembrane beta barrel proteins and the </w:t>
      </w:r>
      <w:bookmarkStart w:id="1" w:name="_GoBack"/>
      <w:bookmarkEnd w:id="1"/>
      <w:r w:rsidRPr="00325E1F">
        <w:rPr>
          <w:rFonts w:ascii="Calibri" w:hAnsi="Calibri" w:cs="Calibri"/>
          <w:noProof/>
          <w:szCs w:val="24"/>
        </w:rPr>
        <w:t xml:space="preserve">exposure status of transmembrane residues. </w:t>
      </w:r>
      <w:r w:rsidRPr="00325E1F">
        <w:rPr>
          <w:rFonts w:ascii="Calibri" w:hAnsi="Calibri" w:cs="Calibri"/>
          <w:i/>
          <w:iCs/>
          <w:noProof/>
          <w:szCs w:val="24"/>
        </w:rPr>
        <w:t>Biochimica et Biophysica Acta - Proteins and Proteomics</w:t>
      </w:r>
      <w:r w:rsidRPr="00325E1F">
        <w:rPr>
          <w:rFonts w:ascii="Calibri" w:hAnsi="Calibri" w:cs="Calibri"/>
          <w:noProof/>
          <w:szCs w:val="24"/>
        </w:rPr>
        <w:t xml:space="preserve">, </w:t>
      </w:r>
      <w:r w:rsidRPr="00325E1F">
        <w:rPr>
          <w:rFonts w:ascii="Calibri" w:hAnsi="Calibri" w:cs="Calibri"/>
          <w:i/>
          <w:iCs/>
          <w:noProof/>
          <w:szCs w:val="24"/>
        </w:rPr>
        <w:t>1814</w:t>
      </w:r>
      <w:r w:rsidRPr="00325E1F">
        <w:rPr>
          <w:rFonts w:ascii="Calibri" w:hAnsi="Calibri" w:cs="Calibri"/>
          <w:noProof/>
          <w:szCs w:val="24"/>
        </w:rPr>
        <w:t>(5), 664–670. https://doi.org/10.1016/j.bbapap.2011.03.004</w:t>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szCs w:val="24"/>
        </w:rPr>
      </w:pPr>
      <w:r w:rsidRPr="00325E1F">
        <w:rPr>
          <w:rFonts w:ascii="Calibri" w:hAnsi="Calibri" w:cs="Calibri"/>
          <w:noProof/>
          <w:szCs w:val="24"/>
        </w:rPr>
        <w:t xml:space="preserve">Varoquaux, G., Buitinck, L., Louppe, G., Grisel, O., Pedregosa, F., &amp; Mueller,  a. (2015). Scikit-learn: Machine Learning Without Learning the Machinery. </w:t>
      </w:r>
      <w:r w:rsidRPr="00325E1F">
        <w:rPr>
          <w:rFonts w:ascii="Calibri" w:hAnsi="Calibri" w:cs="Calibri"/>
          <w:i/>
          <w:iCs/>
          <w:noProof/>
          <w:szCs w:val="24"/>
        </w:rPr>
        <w:t>GetMobile: Mobile Computing and Communications</w:t>
      </w:r>
      <w:r w:rsidRPr="00325E1F">
        <w:rPr>
          <w:rFonts w:ascii="Calibri" w:hAnsi="Calibri" w:cs="Calibri"/>
          <w:noProof/>
          <w:szCs w:val="24"/>
        </w:rPr>
        <w:t xml:space="preserve">, </w:t>
      </w:r>
      <w:r w:rsidRPr="00325E1F">
        <w:rPr>
          <w:rFonts w:ascii="Calibri" w:hAnsi="Calibri" w:cs="Calibri"/>
          <w:i/>
          <w:iCs/>
          <w:noProof/>
          <w:szCs w:val="24"/>
        </w:rPr>
        <w:t>19</w:t>
      </w:r>
      <w:r w:rsidRPr="00325E1F">
        <w:rPr>
          <w:rFonts w:ascii="Calibri" w:hAnsi="Calibri" w:cs="Calibri"/>
          <w:noProof/>
          <w:szCs w:val="24"/>
        </w:rPr>
        <w:t>(1), 29–33. https://doi.org/10.1145/2786984.2786995</w:t>
      </w:r>
    </w:p>
    <w:p w:rsidR="00325E1F" w:rsidRPr="00325E1F" w:rsidRDefault="00325E1F" w:rsidP="00325E1F">
      <w:pPr>
        <w:widowControl w:val="0"/>
        <w:autoSpaceDE w:val="0"/>
        <w:autoSpaceDN w:val="0"/>
        <w:adjustRightInd w:val="0"/>
        <w:spacing w:line="240" w:lineRule="auto"/>
        <w:ind w:left="480" w:hanging="480"/>
        <w:rPr>
          <w:rFonts w:ascii="Calibri" w:hAnsi="Calibri" w:cs="Calibri"/>
          <w:noProof/>
        </w:rPr>
      </w:pPr>
      <w:r w:rsidRPr="00325E1F">
        <w:rPr>
          <w:rFonts w:ascii="Calibri" w:hAnsi="Calibri" w:cs="Calibri"/>
          <w:noProof/>
          <w:szCs w:val="24"/>
        </w:rPr>
        <w:t xml:space="preserve">Zvelebil, M., &amp; Baum, J. (2007). </w:t>
      </w:r>
      <w:r w:rsidRPr="00325E1F">
        <w:rPr>
          <w:rFonts w:ascii="Calibri" w:hAnsi="Calibri" w:cs="Calibri"/>
          <w:i/>
          <w:iCs/>
          <w:noProof/>
          <w:szCs w:val="24"/>
        </w:rPr>
        <w:t>Understanding Bioinformatics</w:t>
      </w:r>
      <w:r w:rsidRPr="00325E1F">
        <w:rPr>
          <w:rFonts w:ascii="Calibri" w:hAnsi="Calibri" w:cs="Calibri"/>
          <w:noProof/>
          <w:szCs w:val="24"/>
        </w:rPr>
        <w:t xml:space="preserve">. </w:t>
      </w:r>
      <w:r w:rsidRPr="00325E1F">
        <w:rPr>
          <w:rFonts w:ascii="Calibri" w:hAnsi="Calibri" w:cs="Calibri"/>
          <w:i/>
          <w:iCs/>
          <w:noProof/>
          <w:szCs w:val="24"/>
        </w:rPr>
        <w:t>Garland Science</w:t>
      </w:r>
      <w:r w:rsidRPr="00325E1F">
        <w:rPr>
          <w:rFonts w:ascii="Calibri" w:hAnsi="Calibri" w:cs="Calibri"/>
          <w:noProof/>
          <w:szCs w:val="24"/>
        </w:rPr>
        <w:t>.</w:t>
      </w:r>
    </w:p>
    <w:p w:rsidR="005A7690" w:rsidRDefault="00325E1F" w:rsidP="008A70D9">
      <w:r>
        <w:fldChar w:fldCharType="end"/>
      </w: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13B1" w:rsidRDefault="00F913B1" w:rsidP="00403DDD">
      <w:pPr>
        <w:spacing w:after="0" w:line="240" w:lineRule="auto"/>
      </w:pPr>
      <w:r>
        <w:separator/>
      </w:r>
    </w:p>
  </w:endnote>
  <w:endnote w:type="continuationSeparator" w:id="0">
    <w:p w:rsidR="00F913B1" w:rsidRDefault="00F913B1"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13B1" w:rsidRDefault="00F913B1" w:rsidP="00403DDD">
      <w:pPr>
        <w:spacing w:after="0" w:line="240" w:lineRule="auto"/>
      </w:pPr>
      <w:r>
        <w:separator/>
      </w:r>
    </w:p>
  </w:footnote>
  <w:footnote w:type="continuationSeparator" w:id="0">
    <w:p w:rsidR="00F913B1" w:rsidRDefault="00F913B1"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33AE6"/>
    <w:rsid w:val="000543ED"/>
    <w:rsid w:val="00054CFA"/>
    <w:rsid w:val="00064F5F"/>
    <w:rsid w:val="0009700A"/>
    <w:rsid w:val="000A4CC1"/>
    <w:rsid w:val="000C3A18"/>
    <w:rsid w:val="000E2DBB"/>
    <w:rsid w:val="00181E8C"/>
    <w:rsid w:val="0019766D"/>
    <w:rsid w:val="001A795E"/>
    <w:rsid w:val="001C6CCE"/>
    <w:rsid w:val="00203E8B"/>
    <w:rsid w:val="00234F62"/>
    <w:rsid w:val="00272240"/>
    <w:rsid w:val="002F0955"/>
    <w:rsid w:val="00301435"/>
    <w:rsid w:val="00305281"/>
    <w:rsid w:val="00316D96"/>
    <w:rsid w:val="00325E1F"/>
    <w:rsid w:val="00334119"/>
    <w:rsid w:val="00344F7F"/>
    <w:rsid w:val="00365255"/>
    <w:rsid w:val="00381806"/>
    <w:rsid w:val="00392C9D"/>
    <w:rsid w:val="003E67B1"/>
    <w:rsid w:val="003E7289"/>
    <w:rsid w:val="003F2927"/>
    <w:rsid w:val="003F7CE0"/>
    <w:rsid w:val="0040235D"/>
    <w:rsid w:val="00403DDD"/>
    <w:rsid w:val="004061B5"/>
    <w:rsid w:val="004130E3"/>
    <w:rsid w:val="00414E63"/>
    <w:rsid w:val="00430CC1"/>
    <w:rsid w:val="00446B24"/>
    <w:rsid w:val="00456EE5"/>
    <w:rsid w:val="004617B7"/>
    <w:rsid w:val="004A4DA4"/>
    <w:rsid w:val="004B7561"/>
    <w:rsid w:val="004E3F1D"/>
    <w:rsid w:val="004E620A"/>
    <w:rsid w:val="00513804"/>
    <w:rsid w:val="005208C8"/>
    <w:rsid w:val="00540F33"/>
    <w:rsid w:val="00562415"/>
    <w:rsid w:val="00566012"/>
    <w:rsid w:val="00577209"/>
    <w:rsid w:val="005A7690"/>
    <w:rsid w:val="005C0107"/>
    <w:rsid w:val="005E66EF"/>
    <w:rsid w:val="005F1E79"/>
    <w:rsid w:val="005F205D"/>
    <w:rsid w:val="00605E2F"/>
    <w:rsid w:val="0063207E"/>
    <w:rsid w:val="00635AE7"/>
    <w:rsid w:val="0063685C"/>
    <w:rsid w:val="0064134F"/>
    <w:rsid w:val="006B682C"/>
    <w:rsid w:val="006E122E"/>
    <w:rsid w:val="007566AB"/>
    <w:rsid w:val="007660C5"/>
    <w:rsid w:val="00783DE3"/>
    <w:rsid w:val="00790D5D"/>
    <w:rsid w:val="0080331B"/>
    <w:rsid w:val="008053CC"/>
    <w:rsid w:val="008175A5"/>
    <w:rsid w:val="00831F63"/>
    <w:rsid w:val="008850FE"/>
    <w:rsid w:val="00890C88"/>
    <w:rsid w:val="008A70D9"/>
    <w:rsid w:val="008C5AC1"/>
    <w:rsid w:val="008D26C3"/>
    <w:rsid w:val="008E489A"/>
    <w:rsid w:val="00912720"/>
    <w:rsid w:val="00914079"/>
    <w:rsid w:val="009177A6"/>
    <w:rsid w:val="00926107"/>
    <w:rsid w:val="009922A8"/>
    <w:rsid w:val="009B1702"/>
    <w:rsid w:val="009C49AD"/>
    <w:rsid w:val="009E3552"/>
    <w:rsid w:val="009E73C2"/>
    <w:rsid w:val="00A12F04"/>
    <w:rsid w:val="00A21DA0"/>
    <w:rsid w:val="00A312CE"/>
    <w:rsid w:val="00A63E0D"/>
    <w:rsid w:val="00A716A9"/>
    <w:rsid w:val="00A9477F"/>
    <w:rsid w:val="00A9594B"/>
    <w:rsid w:val="00AE613F"/>
    <w:rsid w:val="00AF0351"/>
    <w:rsid w:val="00B222E1"/>
    <w:rsid w:val="00B2437F"/>
    <w:rsid w:val="00B4400D"/>
    <w:rsid w:val="00B55BA3"/>
    <w:rsid w:val="00BA0033"/>
    <w:rsid w:val="00BA48EF"/>
    <w:rsid w:val="00BC09A1"/>
    <w:rsid w:val="00BC6BC7"/>
    <w:rsid w:val="00BE7D40"/>
    <w:rsid w:val="00C14431"/>
    <w:rsid w:val="00C22C72"/>
    <w:rsid w:val="00C275BE"/>
    <w:rsid w:val="00C5599B"/>
    <w:rsid w:val="00C86DA0"/>
    <w:rsid w:val="00C87D23"/>
    <w:rsid w:val="00C95B5E"/>
    <w:rsid w:val="00CC539E"/>
    <w:rsid w:val="00CC7917"/>
    <w:rsid w:val="00D2649F"/>
    <w:rsid w:val="00D376D3"/>
    <w:rsid w:val="00D94688"/>
    <w:rsid w:val="00DA083C"/>
    <w:rsid w:val="00DA6FC9"/>
    <w:rsid w:val="00DC0F13"/>
    <w:rsid w:val="00DD601B"/>
    <w:rsid w:val="00DE22D8"/>
    <w:rsid w:val="00DE2D4D"/>
    <w:rsid w:val="00DE5A83"/>
    <w:rsid w:val="00DF7092"/>
    <w:rsid w:val="00E22FF3"/>
    <w:rsid w:val="00E32901"/>
    <w:rsid w:val="00E70FA1"/>
    <w:rsid w:val="00E83EFD"/>
    <w:rsid w:val="00EA70D7"/>
    <w:rsid w:val="00EB0FE4"/>
    <w:rsid w:val="00EE5D22"/>
    <w:rsid w:val="00F25B0E"/>
    <w:rsid w:val="00F2668D"/>
    <w:rsid w:val="00F43A74"/>
    <w:rsid w:val="00F455FA"/>
    <w:rsid w:val="00F60E9D"/>
    <w:rsid w:val="00F625EF"/>
    <w:rsid w:val="00F71A35"/>
    <w:rsid w:val="00F7453F"/>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837D8"/>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0EEA9-FE12-4ABD-910B-3C51B47C4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7</Pages>
  <Words>5659</Words>
  <Characters>33956</Characters>
  <Application>Microsoft Office Word</Application>
  <DocSecurity>0</DocSecurity>
  <Lines>282</Lines>
  <Paragraphs>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21</cp:revision>
  <dcterms:created xsi:type="dcterms:W3CDTF">2018-03-15T17:44:00Z</dcterms:created>
  <dcterms:modified xsi:type="dcterms:W3CDTF">2018-03-1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